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4A81" w:rsidRPr="006A32AA" w:rsidRDefault="004B4A81" w:rsidP="004B4A81">
      <w:pPr>
        <w:pStyle w:val="Heading1"/>
        <w:spacing w:before="0" w:line="480" w:lineRule="auto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color w:val="000000" w:themeColor="text1"/>
          <w:sz w:val="24"/>
          <w:szCs w:val="24"/>
        </w:rPr>
        <w:t>DAFTAR PUSTAKA</w:t>
      </w: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color w:val="000000" w:themeColor="text1"/>
          <w:sz w:val="24"/>
          <w:szCs w:val="24"/>
        </w:rPr>
        <w:fldChar w:fldCharType="begin" w:fldLock="1"/>
      </w:r>
      <w:r w:rsidRPr="006A32AA">
        <w:rPr>
          <w:rFonts w:ascii="Times New Roman" w:hAnsi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6A32AA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dawiyah, D. P. R. (2020). Pengaruh Penggunaan Aplikasi TikTok Terhadap Kepercayaan Diri Remaja di Kabupaten Sampang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Komunikasi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14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2), 135–148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li, I. (2021). Pembelajaran Kooperatif (Cooperative Learning) Dalam Pengajaran Pendidikan Agama Islam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Mubtadiin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7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01), 247–264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lifah, F. N. (2019). Pengembangan Strategi Pembelajaran Afektif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Tadrib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V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1), 68–86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msari, D. (2018). Implikasi Teori Belajar E.Thorndike (Behavioristik) Dalam Pembelajaran Matematika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Basicedu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2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2), 52–60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ndiwijaya, D., &amp; Liauw, F. (2019). Pusat Pengembangan Kepercayaan Diri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Sains, Teknologi, Urban, Perancangan, Arsitektur (Stupa)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1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2), 1695–1704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prilia Yolanda, N. K. A. S. dan A. M. (2021). Pengaruh Body Shaming Terhadap Kepercayaan Diri Siswa Sma Negeri 1 Batulayar Oleh: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Realita Bimbingan Dan Konseling (JRbk)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6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2), 1342–1353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Astuti, N. F., Suryana, A., &amp; E.Hamzah, S. (2022). Model Rancangan Pembelajaran Kooperatif Learning Team Game Tournament (TGT) pada Pelajaran Ilmu Pengetahuan Sosial di Sekolah Dasar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Tarbiatuna: Journal of Islamic Education Studies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2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2), 197–218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Fardani, Z., Surya, E., &amp; Mulyono. (2021). Analisis Kepercayaan Diri (Self-Confidence) Siswa Dalam Pembelajaran Matematika Melalui Model Problem Based Learning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Paradikma: Jurnal Pendidikan Matematik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14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1), 39–51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Fitri, E., Zola, N., &amp; Ifdil, I. (2018). Profil Kepercayaan Diri Remaja serta Faktor-Faktor yang Mempengaruhi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PPI (Jurnal Penelitian Pendidikan Indonesia)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4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1), 1–5. Harefa, D., Sarumaha, M., Fau, A., Telaumbanua, T., Hulu, F., Telambanua, K., Sari Lase, I. P., Ndruru, M., &amp; Marsa Ndraha, L. D. (2022). Penggunaan Model Pembelajaran Kooperatif Tipe Jigsaw Terhadap Kemampuan Pemahaman Konsep Belajar Siswa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Aksara: Jurnal Ilmu Pendidikan Nonformal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8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1), 325–332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Khair, U., &amp; Asnita. (2020). Penerapan Model Pembelajaran Time Token untuk Meningkatkan Keterampilan Berbicara Siswa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Bahasa Indonesi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3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1), 54–74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Lestari, S., Pulungan, M., &amp; Soetopo, S. (2018). Pengaruh Model Time Token Terhadap Keterampilan Berbicara Siswa Kelas V SD Negeri 245 Palembang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lastRenderedPageBreak/>
        <w:t>Jurnal Inovasi Sekolah Dasar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5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1), 9–15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Maisaroh, R., Siregar, R., Matematika, J. P., Keguruan, S. T., Pendidikan, I., &amp; </w:t>
      </w: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Binjai, B. (2019). Pengaruh Model Pembelajaran Kooperatif Tipe Time Token Terhadap Kemampuan Komunikasi Matematika Siswa di SMK Negeri 2 binjai Tahun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MathEducation Nusantar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2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1), 35–38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Marianus, S. M. (2022). Pengaruh Model Pembelajaran Take and Give Terhadap Hasil Belajar Siswa Tema Viii Kelas Iii Sd Rk Budi Luhur Medan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Pendidikan Tambusai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6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1), 2286–2296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Medlin Lumban Gaol, Ratnawati, F. H. (2021). Pengaruh Model Pembelajaran Kooperatif Tipe Time Token Terhadap Hasil Belajar IPA TEMA 8 DI SEKOLAH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Ikatan Alumni PGSD UNARS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10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2), 277–285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Mulya, G., &amp; Lengkana, A. S. (2020). Pengaruh Kepercayaan Diri, Motivasi Belajar Terhadap Prestasi Belajar Pendidikan Jasmani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COMPETITOR: Jurnal Pendidikan Kepelatihan Olahrag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12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2), 83–94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Primadhini, A. F. (2021). Analisis Kepercayaan Diri Siswa Kelas VIII Pada Pembelajaran Matematika di Tengah Pandemi COVID-19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Cendekia : Jurnal Pendidikan Matematik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5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3), 2294–2301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Santriana Son, R. S. (2019). Pengaruh Model Pembelajaran Kooperatif Tipe Time Token Terhadap Hasil Belajar Siswa SMP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Scholaria: Jurnal Pendidikan Dan Kebudayaan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9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3), 284–291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Setiawan, R. H. (2020). Upaya Meningkatkan Prestasi Belajar Matematika Siswa Melalui Penerapan Model Time Token Arends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Akademik Pendidikan Matematik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6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2), 78–85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Siregar, N., Hasanah, H., &amp; Ginting, S. S. B. (2022). Peningkatan Kepercayaan Diri Matematis Siswa melalui Pembelajaran Berbasis Masalah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Basicedu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6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1), 415–422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Sumarni, E. titi&amp;, &amp; Mansurdin, M. (2020). Model Kooperative Learning Tipe STAD pada Motivasi Belajar Siswa di Sekolah Dasar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Pendidikan Tambusai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4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1309–1319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Umam, M. K. (2019). Studi Komparatif Paradigma Teori Belajar Konvensional Barat Dengan Teori Belajar Islam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Al-Hikmah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7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, 57–80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Wicaksono, M. D. (2020). Pemanfaatan Google Classroom Dalam Strategi Pembelajaran Kooperatif Pada Mata Pelajaran Ips Kelas Viii Muhammad Denny Wicaksono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Jurnal Ilmu Ilmu Sosial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17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>(1), 234–242.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lastRenderedPageBreak/>
        <w:t xml:space="preserve">Yadi Suntikno, Hosan, I. (2021). Minat Belajar Mahasiswa STAB Maitreyawira.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Maitreyawira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, </w:t>
      </w:r>
      <w:r w:rsidRPr="006A32AA">
        <w:rPr>
          <w:rFonts w:ascii="Times New Roman" w:hAnsi="Times New Roman"/>
          <w:i/>
          <w:iCs/>
          <w:noProof/>
          <w:color w:val="000000" w:themeColor="text1"/>
          <w:sz w:val="24"/>
          <w:szCs w:val="24"/>
        </w:rPr>
        <w:t>2</w:t>
      </w:r>
      <w:r w:rsidRPr="006A32AA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(2), 35–42. </w:t>
      </w:r>
    </w:p>
    <w:p w:rsidR="004B4A81" w:rsidRPr="006A32AA" w:rsidRDefault="004B4A81" w:rsidP="004B4A81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noProof/>
          <w:color w:val="000000" w:themeColor="text1"/>
          <w:sz w:val="24"/>
        </w:rPr>
      </w:pPr>
    </w:p>
    <w:p w:rsidR="002F4A1F" w:rsidRPr="00751434" w:rsidRDefault="004B4A81" w:rsidP="004B4A81">
      <w:r w:rsidRPr="006A32AA">
        <w:rPr>
          <w:rFonts w:ascii="Times New Roman" w:hAnsi="Times New Roman"/>
          <w:color w:val="000000" w:themeColor="text1"/>
        </w:rPr>
        <w:fldChar w:fldCharType="end"/>
      </w:r>
      <w:bookmarkStart w:id="0" w:name="_GoBack"/>
      <w:bookmarkEnd w:id="0"/>
    </w:p>
    <w:sectPr w:rsidR="002F4A1F" w:rsidRPr="00751434" w:rsidSect="00D0765D">
      <w:footerReference w:type="default" r:id="rId8"/>
      <w:footerReference w:type="first" r:id="rId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B286F" w:rsidRDefault="007B286F" w:rsidP="00751434">
      <w:pPr>
        <w:spacing w:after="0" w:line="240" w:lineRule="auto"/>
      </w:pPr>
      <w:r>
        <w:separator/>
      </w:r>
    </w:p>
  </w:endnote>
  <w:endnote w:type="continuationSeparator" w:id="0">
    <w:p w:rsidR="007B286F" w:rsidRDefault="007B286F" w:rsidP="007514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5E7" w:rsidRPr="00A00871" w:rsidRDefault="007B286F">
    <w:pPr>
      <w:pStyle w:val="Footer"/>
      <w:jc w:val="center"/>
      <w:rPr>
        <w:rFonts w:ascii="Times New Roman" w:hAnsi="Times New Roman"/>
        <w:sz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45E7" w:rsidRPr="00F80BB7" w:rsidRDefault="007B286F">
    <w:pPr>
      <w:pStyle w:val="Footer"/>
      <w:jc w:val="center"/>
      <w:rPr>
        <w:rFonts w:ascii="Times New Roman" w:hAnsi="Times New Roman"/>
      </w:rPr>
    </w:pPr>
    <w:r w:rsidRPr="00F80BB7">
      <w:rPr>
        <w:rFonts w:ascii="Times New Roman" w:hAnsi="Times New Roman"/>
      </w:rPr>
      <w:fldChar w:fldCharType="begin"/>
    </w:r>
    <w:r w:rsidRPr="00F80BB7">
      <w:rPr>
        <w:rFonts w:ascii="Times New Roman" w:hAnsi="Times New Roman"/>
      </w:rPr>
      <w:instrText xml:space="preserve"> PAGE   \* MERGEFORMAT </w:instrText>
    </w:r>
    <w:r w:rsidRPr="00F80BB7">
      <w:rPr>
        <w:rFonts w:ascii="Times New Roman" w:hAnsi="Times New Roman"/>
      </w:rPr>
      <w:fldChar w:fldCharType="separate"/>
    </w:r>
    <w:r w:rsidR="00CB34B6">
      <w:rPr>
        <w:rFonts w:ascii="Times New Roman" w:hAnsi="Times New Roman"/>
        <w:noProof/>
      </w:rPr>
      <w:t>i</w:t>
    </w:r>
    <w:r w:rsidRPr="00F80BB7">
      <w:rPr>
        <w:rFonts w:ascii="Times New Roman" w:hAnsi="Times New Roman"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B286F" w:rsidRDefault="007B286F" w:rsidP="00751434">
      <w:pPr>
        <w:spacing w:after="0" w:line="240" w:lineRule="auto"/>
      </w:pPr>
      <w:r>
        <w:separator/>
      </w:r>
    </w:p>
  </w:footnote>
  <w:footnote w:type="continuationSeparator" w:id="0">
    <w:p w:rsidR="007B286F" w:rsidRDefault="007B286F" w:rsidP="0075143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765D"/>
    <w:rsid w:val="000E5337"/>
    <w:rsid w:val="002F4A1F"/>
    <w:rsid w:val="004B4A81"/>
    <w:rsid w:val="005B5466"/>
    <w:rsid w:val="00667F0D"/>
    <w:rsid w:val="00751434"/>
    <w:rsid w:val="007B286F"/>
    <w:rsid w:val="009D0EAF"/>
    <w:rsid w:val="00B00676"/>
    <w:rsid w:val="00BC0565"/>
    <w:rsid w:val="00CB34B6"/>
    <w:rsid w:val="00D076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765D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00676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B34B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67F0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D0EAF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B00676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HEADING 1,Heading 11,Heading 12,Heading 13,Body of textCxSp,Body Text Char1,Char Char2,tabel"/>
    <w:basedOn w:val="Normal"/>
    <w:link w:val="ListParagraphChar"/>
    <w:uiPriority w:val="34"/>
    <w:qFormat/>
    <w:rsid w:val="00B00676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HEADING 1 Char,Heading 11 Char,Heading 12 Char"/>
    <w:basedOn w:val="DefaultParagraphFont"/>
    <w:link w:val="ListParagraph"/>
    <w:uiPriority w:val="34"/>
    <w:qFormat/>
    <w:rsid w:val="00B00676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qFormat/>
    <w:rsid w:val="00B0067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B00676"/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CB34B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CB34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B34B6"/>
    <w:rPr>
      <w:rFonts w:ascii="Calibri" w:eastAsia="Calibri" w:hAnsi="Calibri" w:cs="Times New Roman"/>
    </w:rPr>
  </w:style>
  <w:style w:type="paragraph" w:styleId="Header">
    <w:name w:val="header"/>
    <w:basedOn w:val="Normal"/>
    <w:link w:val="HeaderChar"/>
    <w:uiPriority w:val="99"/>
    <w:unhideWhenUsed/>
    <w:rsid w:val="000E53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5337"/>
    <w:rPr>
      <w:rFonts w:ascii="Calibri" w:eastAsia="Calibri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667F0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PageNumber">
    <w:name w:val="page number"/>
    <w:uiPriority w:val="99"/>
    <w:semiHidden/>
    <w:unhideWhenUsed/>
    <w:rsid w:val="00667F0D"/>
  </w:style>
  <w:style w:type="character" w:styleId="Emphasis">
    <w:name w:val="Emphasis"/>
    <w:uiPriority w:val="20"/>
    <w:qFormat/>
    <w:rsid w:val="00667F0D"/>
    <w:rPr>
      <w:i/>
      <w:iCs/>
    </w:rPr>
  </w:style>
  <w:style w:type="character" w:customStyle="1" w:styleId="personname">
    <w:name w:val="person_name"/>
    <w:basedOn w:val="DefaultParagraphFont"/>
    <w:rsid w:val="00667F0D"/>
  </w:style>
  <w:style w:type="paragraph" w:styleId="BalloonText">
    <w:name w:val="Balloon Text"/>
    <w:basedOn w:val="Normal"/>
    <w:link w:val="BalloonTextChar"/>
    <w:uiPriority w:val="99"/>
    <w:semiHidden/>
    <w:unhideWhenUsed/>
    <w:rsid w:val="00667F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7F0D"/>
    <w:rPr>
      <w:rFonts w:ascii="Tahoma" w:eastAsia="Calibri" w:hAnsi="Tahoma" w:cs="Tahoma"/>
      <w:sz w:val="16"/>
      <w:szCs w:val="16"/>
    </w:rPr>
  </w:style>
  <w:style w:type="paragraph" w:styleId="FootnoteText">
    <w:name w:val="footnote text"/>
    <w:aliases w:val="Char Char Char Char Char,Footnote Text Char Char Char Char,Char Char,Footnote Text Char Char Char"/>
    <w:basedOn w:val="Normal"/>
    <w:link w:val="FootnoteTextChar"/>
    <w:uiPriority w:val="99"/>
    <w:unhideWhenUsed/>
    <w:rsid w:val="005B5466"/>
    <w:pPr>
      <w:spacing w:after="0" w:line="240" w:lineRule="auto"/>
    </w:pPr>
    <w:rPr>
      <w:sz w:val="20"/>
      <w:szCs w:val="20"/>
      <w:lang w:val="id-ID"/>
    </w:rPr>
  </w:style>
  <w:style w:type="character" w:customStyle="1" w:styleId="FootnoteTextChar">
    <w:name w:val="Footnote Text Char"/>
    <w:aliases w:val="Char Char Char Char Char Char,Footnote Text Char Char Char Char Char,Char Char Char,Footnote Text Char Char Char Char1"/>
    <w:basedOn w:val="DefaultParagraphFont"/>
    <w:link w:val="FootnoteText"/>
    <w:uiPriority w:val="99"/>
    <w:rsid w:val="005B5466"/>
    <w:rPr>
      <w:rFonts w:ascii="Calibri" w:eastAsia="Calibri" w:hAnsi="Calibri" w:cs="Times New Roman"/>
      <w:sz w:val="20"/>
      <w:szCs w:val="20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B5466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B5466"/>
    <w:pPr>
      <w:tabs>
        <w:tab w:val="left" w:pos="993"/>
        <w:tab w:val="left" w:leader="dot" w:pos="7655"/>
        <w:tab w:val="right" w:leader="dot" w:pos="7928"/>
      </w:tabs>
      <w:spacing w:after="100"/>
    </w:pPr>
    <w:rPr>
      <w:rFonts w:ascii="Times New Roman" w:hAnsi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5B5466"/>
    <w:pPr>
      <w:tabs>
        <w:tab w:val="left" w:pos="851"/>
        <w:tab w:val="left" w:pos="1276"/>
        <w:tab w:val="left" w:pos="1985"/>
        <w:tab w:val="right" w:leader="dot" w:pos="7928"/>
      </w:tabs>
      <w:spacing w:after="100"/>
      <w:ind w:left="851"/>
    </w:pPr>
  </w:style>
  <w:style w:type="paragraph" w:styleId="TOC3">
    <w:name w:val="toc 3"/>
    <w:basedOn w:val="Normal"/>
    <w:next w:val="Normal"/>
    <w:autoRedefine/>
    <w:uiPriority w:val="39"/>
    <w:unhideWhenUsed/>
    <w:rsid w:val="005B5466"/>
    <w:pPr>
      <w:tabs>
        <w:tab w:val="left" w:pos="851"/>
        <w:tab w:val="left" w:pos="1276"/>
        <w:tab w:val="left" w:pos="1843"/>
        <w:tab w:val="right" w:leader="dot" w:pos="7928"/>
      </w:tabs>
      <w:spacing w:after="100"/>
      <w:ind w:left="1440"/>
    </w:pPr>
  </w:style>
  <w:style w:type="character" w:styleId="Hyperlink">
    <w:name w:val="Hyperlink"/>
    <w:uiPriority w:val="99"/>
    <w:unhideWhenUsed/>
    <w:rsid w:val="005B5466"/>
    <w:rPr>
      <w:color w:val="0000FF"/>
      <w:u w:val="single"/>
    </w:rPr>
  </w:style>
  <w:style w:type="table" w:styleId="TableGrid">
    <w:name w:val="Table Grid"/>
    <w:basedOn w:val="TableNormal"/>
    <w:qFormat/>
    <w:rsid w:val="005B5466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B5466"/>
  </w:style>
  <w:style w:type="paragraph" w:styleId="EndnoteText">
    <w:name w:val="endnote text"/>
    <w:basedOn w:val="Normal"/>
    <w:link w:val="EndnoteTextChar"/>
    <w:uiPriority w:val="99"/>
    <w:semiHidden/>
    <w:unhideWhenUsed/>
    <w:rsid w:val="005B5466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B5466"/>
    <w:rPr>
      <w:rFonts w:ascii="Calibri" w:eastAsia="Calibri" w:hAnsi="Calibri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5B5466"/>
    <w:rPr>
      <w:vertAlign w:val="superscript"/>
    </w:rPr>
  </w:style>
  <w:style w:type="character" w:styleId="Strong">
    <w:name w:val="Strong"/>
    <w:basedOn w:val="DefaultParagraphFont"/>
    <w:uiPriority w:val="22"/>
    <w:qFormat/>
    <w:rsid w:val="005B5466"/>
    <w:rPr>
      <w:b/>
      <w:bCs/>
    </w:rPr>
  </w:style>
  <w:style w:type="paragraph" w:customStyle="1" w:styleId="Default">
    <w:name w:val="Default"/>
    <w:rsid w:val="005B5466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765D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00676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B34B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67F0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D0EAF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B00676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HEADING 1,Heading 11,Heading 12,Heading 13,Body of textCxSp,Body Text Char1,Char Char2,tabel"/>
    <w:basedOn w:val="Normal"/>
    <w:link w:val="ListParagraphChar"/>
    <w:uiPriority w:val="34"/>
    <w:qFormat/>
    <w:rsid w:val="00B00676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HEADING 1 Char,Heading 11 Char,Heading 12 Char"/>
    <w:basedOn w:val="DefaultParagraphFont"/>
    <w:link w:val="ListParagraph"/>
    <w:uiPriority w:val="34"/>
    <w:qFormat/>
    <w:rsid w:val="00B00676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qFormat/>
    <w:rsid w:val="00B0067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B00676"/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CB34B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CB34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B34B6"/>
    <w:rPr>
      <w:rFonts w:ascii="Calibri" w:eastAsia="Calibri" w:hAnsi="Calibri" w:cs="Times New Roman"/>
    </w:rPr>
  </w:style>
  <w:style w:type="paragraph" w:styleId="Header">
    <w:name w:val="header"/>
    <w:basedOn w:val="Normal"/>
    <w:link w:val="HeaderChar"/>
    <w:uiPriority w:val="99"/>
    <w:unhideWhenUsed/>
    <w:rsid w:val="000E53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5337"/>
    <w:rPr>
      <w:rFonts w:ascii="Calibri" w:eastAsia="Calibri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667F0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PageNumber">
    <w:name w:val="page number"/>
    <w:uiPriority w:val="99"/>
    <w:semiHidden/>
    <w:unhideWhenUsed/>
    <w:rsid w:val="00667F0D"/>
  </w:style>
  <w:style w:type="character" w:styleId="Emphasis">
    <w:name w:val="Emphasis"/>
    <w:uiPriority w:val="20"/>
    <w:qFormat/>
    <w:rsid w:val="00667F0D"/>
    <w:rPr>
      <w:i/>
      <w:iCs/>
    </w:rPr>
  </w:style>
  <w:style w:type="character" w:customStyle="1" w:styleId="personname">
    <w:name w:val="person_name"/>
    <w:basedOn w:val="DefaultParagraphFont"/>
    <w:rsid w:val="00667F0D"/>
  </w:style>
  <w:style w:type="paragraph" w:styleId="BalloonText">
    <w:name w:val="Balloon Text"/>
    <w:basedOn w:val="Normal"/>
    <w:link w:val="BalloonTextChar"/>
    <w:uiPriority w:val="99"/>
    <w:semiHidden/>
    <w:unhideWhenUsed/>
    <w:rsid w:val="00667F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7F0D"/>
    <w:rPr>
      <w:rFonts w:ascii="Tahoma" w:eastAsia="Calibri" w:hAnsi="Tahoma" w:cs="Tahoma"/>
      <w:sz w:val="16"/>
      <w:szCs w:val="16"/>
    </w:rPr>
  </w:style>
  <w:style w:type="paragraph" w:styleId="FootnoteText">
    <w:name w:val="footnote text"/>
    <w:aliases w:val="Char Char Char Char Char,Footnote Text Char Char Char Char,Char Char,Footnote Text Char Char Char"/>
    <w:basedOn w:val="Normal"/>
    <w:link w:val="FootnoteTextChar"/>
    <w:uiPriority w:val="99"/>
    <w:unhideWhenUsed/>
    <w:rsid w:val="005B5466"/>
    <w:pPr>
      <w:spacing w:after="0" w:line="240" w:lineRule="auto"/>
    </w:pPr>
    <w:rPr>
      <w:sz w:val="20"/>
      <w:szCs w:val="20"/>
      <w:lang w:val="id-ID"/>
    </w:rPr>
  </w:style>
  <w:style w:type="character" w:customStyle="1" w:styleId="FootnoteTextChar">
    <w:name w:val="Footnote Text Char"/>
    <w:aliases w:val="Char Char Char Char Char Char,Footnote Text Char Char Char Char Char,Char Char Char,Footnote Text Char Char Char Char1"/>
    <w:basedOn w:val="DefaultParagraphFont"/>
    <w:link w:val="FootnoteText"/>
    <w:uiPriority w:val="99"/>
    <w:rsid w:val="005B5466"/>
    <w:rPr>
      <w:rFonts w:ascii="Calibri" w:eastAsia="Calibri" w:hAnsi="Calibri" w:cs="Times New Roman"/>
      <w:sz w:val="20"/>
      <w:szCs w:val="20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B5466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B5466"/>
    <w:pPr>
      <w:tabs>
        <w:tab w:val="left" w:pos="993"/>
        <w:tab w:val="left" w:leader="dot" w:pos="7655"/>
        <w:tab w:val="right" w:leader="dot" w:pos="7928"/>
      </w:tabs>
      <w:spacing w:after="100"/>
    </w:pPr>
    <w:rPr>
      <w:rFonts w:ascii="Times New Roman" w:hAnsi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5B5466"/>
    <w:pPr>
      <w:tabs>
        <w:tab w:val="left" w:pos="851"/>
        <w:tab w:val="left" w:pos="1276"/>
        <w:tab w:val="left" w:pos="1985"/>
        <w:tab w:val="right" w:leader="dot" w:pos="7928"/>
      </w:tabs>
      <w:spacing w:after="100"/>
      <w:ind w:left="851"/>
    </w:pPr>
  </w:style>
  <w:style w:type="paragraph" w:styleId="TOC3">
    <w:name w:val="toc 3"/>
    <w:basedOn w:val="Normal"/>
    <w:next w:val="Normal"/>
    <w:autoRedefine/>
    <w:uiPriority w:val="39"/>
    <w:unhideWhenUsed/>
    <w:rsid w:val="005B5466"/>
    <w:pPr>
      <w:tabs>
        <w:tab w:val="left" w:pos="851"/>
        <w:tab w:val="left" w:pos="1276"/>
        <w:tab w:val="left" w:pos="1843"/>
        <w:tab w:val="right" w:leader="dot" w:pos="7928"/>
      </w:tabs>
      <w:spacing w:after="100"/>
      <w:ind w:left="1440"/>
    </w:pPr>
  </w:style>
  <w:style w:type="character" w:styleId="Hyperlink">
    <w:name w:val="Hyperlink"/>
    <w:uiPriority w:val="99"/>
    <w:unhideWhenUsed/>
    <w:rsid w:val="005B5466"/>
    <w:rPr>
      <w:color w:val="0000FF"/>
      <w:u w:val="single"/>
    </w:rPr>
  </w:style>
  <w:style w:type="table" w:styleId="TableGrid">
    <w:name w:val="Table Grid"/>
    <w:basedOn w:val="TableNormal"/>
    <w:qFormat/>
    <w:rsid w:val="005B5466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B5466"/>
  </w:style>
  <w:style w:type="paragraph" w:styleId="EndnoteText">
    <w:name w:val="endnote text"/>
    <w:basedOn w:val="Normal"/>
    <w:link w:val="EndnoteTextChar"/>
    <w:uiPriority w:val="99"/>
    <w:semiHidden/>
    <w:unhideWhenUsed/>
    <w:rsid w:val="005B5466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B5466"/>
    <w:rPr>
      <w:rFonts w:ascii="Calibri" w:eastAsia="Calibri" w:hAnsi="Calibri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5B5466"/>
    <w:rPr>
      <w:vertAlign w:val="superscript"/>
    </w:rPr>
  </w:style>
  <w:style w:type="character" w:styleId="Strong">
    <w:name w:val="Strong"/>
    <w:basedOn w:val="DefaultParagraphFont"/>
    <w:uiPriority w:val="22"/>
    <w:qFormat/>
    <w:rsid w:val="005B5466"/>
    <w:rPr>
      <w:b/>
      <w:bCs/>
    </w:rPr>
  </w:style>
  <w:style w:type="paragraph" w:customStyle="1" w:styleId="Default">
    <w:name w:val="Default"/>
    <w:rsid w:val="005B5466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54</Words>
  <Characters>3729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3-17T05:39:00Z</dcterms:created>
  <dcterms:modified xsi:type="dcterms:W3CDTF">2023-03-17T05:39:00Z</dcterms:modified>
</cp:coreProperties>
</file>